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6A73E3">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6A73E3">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75A414F0" w:rsidR="001F6E05" w:rsidRPr="00F32ADB" w:rsidRDefault="7F07B53D" w:rsidP="00400AB0">
      <w:pPr>
        <w:pStyle w:val="SectionText"/>
      </w:pPr>
      <w:r w:rsidRPr="00F32ADB">
        <w:t>We launched a community science initiative in the greater St. Catharines and Niagara region called Crowkemon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Crowkemon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ins w:id="0" w:author="Kiyoko Gotanda [2]" w:date="2024-01-15T20:28:00Z">
        <w:r w:rsidR="00F61F8A">
          <w:t xml:space="preserve"> (REF)</w:t>
        </w:r>
      </w:ins>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fldSimple w:instr=" REF _Ref151135363 ">
        <w:r w:rsidR="00672C4A">
          <w:t xml:space="preserve">Figure </w:t>
        </w:r>
        <w:r w:rsidR="00672C4A">
          <w:rPr>
            <w:noProof/>
          </w:rPr>
          <w:t>1</w:t>
        </w:r>
      </w:fldSimple>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Crowkemon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2C930AC6" w:rsidR="0077305A" w:rsidRDefault="00A64649" w:rsidP="0077305A">
      <w:pPr>
        <w:pStyle w:val="SectionText"/>
        <w:sectPr w:rsidR="0077305A" w:rsidSect="006A73E3">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St. Catharine</w:t>
      </w:r>
      <w:r w:rsidR="007D03AB">
        <w:t>s</w:t>
      </w:r>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fldSimple w:instr=" REF _Ref151136665 ">
        <w:r w:rsidR="00F770C9">
          <w:t>Table</w:t>
        </w:r>
        <w:r w:rsidR="0077305A">
          <w:t xml:space="preserve"> S</w:t>
        </w:r>
        <w:r w:rsidR="0077305A">
          <w:rPr>
            <w:noProof/>
          </w:rPr>
          <w:t>1</w:t>
        </w:r>
      </w:fldSimple>
      <w:r w:rsidR="0077305A" w:rsidRPr="00F32ADB">
        <w:t xml:space="preserve">). Disturbance frequency was calculated by dividing </w:t>
      </w:r>
      <w:r w:rsidR="0077305A" w:rsidRPr="00F32ADB">
        <w:lastRenderedPageBreak/>
        <w:t>the number of disturbances by the duration</w:t>
      </w:r>
      <w:r w:rsidR="0077305A">
        <w:t xml:space="preserve"> of the recording</w:t>
      </w:r>
      <w:r w:rsidR="0077305A" w:rsidRPr="00F32ADB">
        <w:t>.</w:t>
      </w:r>
      <w:ins w:id="1" w:author="Kiyoko Gotanda" w:date="2024-01-22T14:14:00Z">
        <w:r w:rsidR="00D134B7">
          <w:t xml:space="preserve"> A disturbance was EXPLAIN.</w:t>
        </w:r>
      </w:ins>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77305A" w:rsidRPr="00F32ADB">
        <w:t>5)</w:t>
      </w:r>
      <w:r w:rsidR="0077305A">
        <w:t>.</w:t>
      </w:r>
    </w:p>
    <w:p w14:paraId="60B6E198" w14:textId="4B951804" w:rsidR="00672C4A" w:rsidRDefault="00672C4A" w:rsidP="0077305A">
      <w:pPr>
        <w:pStyle w:val="SectionText"/>
      </w:pPr>
      <w:r w:rsidRPr="00451743">
        <w:rPr>
          <w:b/>
          <w:bCs/>
          <w:noProof/>
        </w:rPr>
        <w:lastRenderedPageBreak/>
        <w:drawing>
          <wp:inline distT="0" distB="0" distL="0" distR="0" wp14:anchorId="3075DA5D" wp14:editId="5A434130">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13"/>
                    <a:stretch>
                      <a:fillRect/>
                    </a:stretch>
                  </pic:blipFill>
                  <pic:spPr>
                    <a:xfrm>
                      <a:off x="0" y="0"/>
                      <a:ext cx="5943600" cy="5060950"/>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2" w:name="_Ref151135363"/>
      <w:bookmarkStart w:id="3"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2"/>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w:t>
      </w:r>
      <w:bookmarkEnd w:id="3"/>
      <w:r w:rsidR="007D03AB">
        <w:rPr>
          <w:b w:val="0"/>
          <w:bCs w:val="0"/>
          <w:lang w:val="en-CA"/>
        </w:rPr>
        <w:t xml:space="preserve">. </w:t>
      </w: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6A73E3">
          <w:headerReference w:type="default" r:id="rId14"/>
          <w:pgSz w:w="12240" w:h="15840"/>
          <w:pgMar w:top="1440" w:right="1440" w:bottom="1440" w:left="1440" w:header="720" w:footer="720" w:gutter="0"/>
          <w:cols w:space="720"/>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69C388B7"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891BD8" w:rsidRPr="007D03AB">
        <w:rPr>
          <w:lang w:val="en-CA"/>
        </w:rPr>
        <w:instrText xml:space="preserve"> ADDIN ZOTERO_ITEM CSL_CITATION {"citationID":"n2iakx8T","properties":{"formattedCitation":"[1]","plainCitation":"[1]","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71721" w:rsidRPr="007D03AB">
        <w:rPr>
          <w:lang w:val="en-CA"/>
        </w:rPr>
        <w:t>[1]</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5DF2542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891BD8" w:rsidRPr="007D03AB">
        <w:rPr>
          <w:lang w:val="en-CA"/>
        </w:rPr>
        <w:instrText xml:space="preserve"> ADDIN ZOTERO_ITEM CSL_CITATION {"citationID":"SkUCfrPr","properties":{"formattedCitation":"[2]","plainCitation":"[2]","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71721" w:rsidRPr="007D03AB">
        <w:rPr>
          <w:lang w:val="en-CA"/>
        </w:rPr>
        <w:t>[2]</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used the “</w:t>
      </w:r>
      <w:proofErr w:type="spellStart"/>
      <w:r w:rsidR="00F752BC" w:rsidRPr="007D03AB">
        <w:rPr>
          <w:lang w:val="en-CA"/>
        </w:rPr>
        <w:t>lm</w:t>
      </w:r>
      <w:proofErr w:type="spellEnd"/>
      <w:r w:rsidR="00F752BC" w:rsidRPr="007D03AB">
        <w:rPr>
          <w:lang w:val="en-CA"/>
        </w:rPr>
        <w:t xml:space="preserve">” function in the R Stats package </w:t>
      </w:r>
      <w:r w:rsidR="00F752BC" w:rsidRPr="007D03AB">
        <w:rPr>
          <w:lang w:val="en-CA"/>
        </w:rPr>
        <w:fldChar w:fldCharType="begin"/>
      </w:r>
      <w:r w:rsidR="00891BD8" w:rsidRPr="007D03AB">
        <w:rPr>
          <w:lang w:val="en-CA"/>
        </w:rPr>
        <w:instrText xml:space="preserve"> ADDIN ZOTERO_ITEM CSL_CITATION {"citationID":"OMoDUIQZ","properties":{"formattedCitation":"[2]","plainCitation":"[2]","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71721" w:rsidRPr="007D03AB">
        <w:rPr>
          <w:lang w:val="en-CA"/>
        </w:rPr>
        <w:t>[2]</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0779FE9C"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891BD8">
        <w:rPr>
          <w:lang w:val="en-CA"/>
        </w:rPr>
        <w:instrText xml:space="preserve"> ADDIN ZOTERO_ITEM CSL_CITATION {"citationID":"OYFFeQQU","properties":{"formattedCitation":"[3]","plainCitation":"[3]","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71721" w:rsidRPr="00F32ADB">
        <w:t>[3]</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763B5E67"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891BD8">
        <w:rPr>
          <w:lang w:val="en-CA"/>
        </w:rPr>
        <w:instrText xml:space="preserve"> ADDIN ZOTERO_ITEM CSL_CITATION {"citationID":"YoEbI6m4","properties":{"formattedCitation":"[3]","plainCitation":"[3]","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71721" w:rsidRPr="00F32ADB">
        <w:t>[3]</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27C599B8"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891BD8">
        <w:rPr>
          <w:lang w:val="en-CA"/>
        </w:rPr>
        <w:instrText xml:space="preserve"> ADDIN ZOTERO_ITEM CSL_CITATION {"citationID":"oyxeSSXE","properties":{"formattedCitation":"[4]","plainCitation":"[4]","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71721" w:rsidRPr="00F32ADB">
        <w:t>[4]</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7EAAFCCB" w:rsidR="00981E30" w:rsidRPr="00DD76DA" w:rsidRDefault="00E50596" w:rsidP="00314C8E">
      <w:pPr>
        <w:pStyle w:val="SectionText"/>
        <w:rPr>
          <w:b/>
          <w:bCs/>
          <w:sz w:val="28"/>
          <w:szCs w:val="28"/>
          <w:u w:val="single"/>
          <w:lang w:val="en-CA"/>
        </w:rPr>
        <w:sectPr w:rsidR="00981E30" w:rsidRPr="00DD76DA" w:rsidSect="006A73E3">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891BD8">
        <w:rPr>
          <w:lang w:val="en-CA"/>
        </w:rPr>
        <w:instrText xml:space="preserve"> ADDIN ZOTERO_ITEM CSL_CITATION {"citationID":"YgBNOkKp","properties":{"formattedCitation":"[5]","plainCitation":"[5]","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71721" w:rsidRPr="00F32ADB">
        <w:t>[5]</w:t>
      </w:r>
      <w:r w:rsidRPr="00F32ADB">
        <w:rPr>
          <w:lang w:val="en-CA"/>
        </w:rPr>
        <w:fldChar w:fldCharType="end"/>
      </w:r>
      <w:r w:rsidRPr="00F32ADB">
        <w:rPr>
          <w:lang w:val="en-CA"/>
        </w:rPr>
        <w:t>.</w:t>
      </w:r>
      <w:r w:rsidR="00590CB6" w:rsidRPr="00F32ADB">
        <w:rPr>
          <w:lang w:val="en-CA"/>
        </w:rPr>
        <w:t xml:space="preserve"> P-values were corrected using the “fdr”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w:t>
      </w:r>
      <w:proofErr w:type="spellStart"/>
      <w:r w:rsidR="0091432B" w:rsidRPr="00F32ADB">
        <w:rPr>
          <w:lang w:val="en-CA"/>
        </w:rPr>
        <w:t>df</w:t>
      </w:r>
      <w:proofErr w:type="spellEnd"/>
      <w:r w:rsidR="0091432B"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w:t>
      </w:r>
      <w:proofErr w:type="spellStart"/>
      <w:r w:rsidR="0091432B" w:rsidRPr="00F32ADB">
        <w:rPr>
          <w:lang w:val="en-CA"/>
        </w:rPr>
        <w:t>df</w:t>
      </w:r>
      <w:proofErr w:type="spellEnd"/>
      <w:r w:rsidR="0091432B"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xml:space="preserve">, </w:t>
      </w:r>
      <w:proofErr w:type="spellStart"/>
      <w:r w:rsidR="0091432B" w:rsidRPr="00F32ADB">
        <w:rPr>
          <w:lang w:val="en-CA"/>
        </w:rPr>
        <w:t>df</w:t>
      </w:r>
      <w:proofErr w:type="spellEnd"/>
      <w:r w:rsidR="0091432B"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 xml:space="preserve">Proportion of time allocated to each </w:t>
      </w:r>
      <w:proofErr w:type="gramStart"/>
      <w:r>
        <w:t>behaviour</w:t>
      </w:r>
      <w:proofErr w:type="gramEnd"/>
    </w:p>
    <w:p w14:paraId="34185C7E" w14:textId="71389FE5"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626A87">
        <w:rPr>
          <w:lang w:val="en-CA"/>
        </w:rPr>
        <w:t>4</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5" w:author="Alex Popescu" w:date="2024-01-25T14:11:00Z"/>
          <w:lang w:val="en-CA"/>
        </w:rPr>
        <w:sectPr w:rsidR="008024E5" w:rsidSect="006A73E3">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6"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6A73E3">
          <w:headerReference w:type="default" r:id="rId18"/>
          <w:pgSz w:w="15840" w:h="12240" w:orient="landscape"/>
          <w:pgMar w:top="720" w:right="720" w:bottom="720" w:left="720" w:header="720" w:footer="720" w:gutter="0"/>
          <w:cols w:space="720"/>
          <w:docGrid w:linePitch="299"/>
        </w:sectPr>
      </w:pPr>
      <w:bookmarkStart w:id="7" w:name="_Ref151137384"/>
      <w:bookmarkStart w:id="8" w:name="_Ref151137379"/>
      <w:bookmarkStart w:id="9" w:name="_Toc151366584"/>
      <w:r>
        <w:t xml:space="preserve">Figure </w:t>
      </w:r>
      <w:fldSimple w:instr=" SEQ Figure \* ARABIC ">
        <w:r w:rsidR="008D58DC">
          <w:rPr>
            <w:noProof/>
          </w:rPr>
          <w:t>2</w:t>
        </w:r>
      </w:fldSimple>
      <w:bookmarkEnd w:id="7"/>
      <w:r>
        <w:t xml:space="preserve">: </w:t>
      </w:r>
      <w:r w:rsidRPr="00716C28">
        <w:rPr>
          <w:b w:val="0"/>
          <w:bCs w:val="0"/>
        </w:rPr>
        <w:t xml:space="preserve">Proportion of time allocated to each </w:t>
      </w:r>
      <w:proofErr w:type="spellStart"/>
      <w:r w:rsidRPr="00716C28">
        <w:rPr>
          <w:b w:val="0"/>
          <w:bCs w:val="0"/>
        </w:rPr>
        <w:t>behavio</w:t>
      </w:r>
      <w:r w:rsidR="007347A5">
        <w:rPr>
          <w:b w:val="0"/>
          <w:bCs w:val="0"/>
        </w:rPr>
        <w:t>u</w:t>
      </w:r>
      <w:r w:rsidRPr="00716C28">
        <w:rPr>
          <w:b w:val="0"/>
          <w:bCs w:val="0"/>
        </w:rPr>
        <w:t>r</w:t>
      </w:r>
      <w:bookmarkEnd w:id="8"/>
      <w:proofErr w:type="spellEnd"/>
      <w:r w:rsidR="00EA6CF0">
        <w:rPr>
          <w:b w:val="0"/>
          <w:bCs w:val="0"/>
        </w:rPr>
        <w:t xml:space="preserve"> by foragers in commercial and green areas</w:t>
      </w:r>
      <w:bookmarkEnd w:id="9"/>
    </w:p>
    <w:p w14:paraId="1A78C5B7" w14:textId="327D8217" w:rsidR="006C1CE7" w:rsidRDefault="006C1CE7" w:rsidP="0088419E">
      <w:pPr>
        <w:pStyle w:val="BetterCaption"/>
        <w:spacing w:after="0"/>
      </w:pPr>
      <w:bookmarkStart w:id="10" w:name="_Toc155316547"/>
      <w:r w:rsidRPr="006C1CE7">
        <w:lastRenderedPageBreak/>
        <w:t xml:space="preserve">Table </w:t>
      </w:r>
      <w:fldSimple w:instr=" SEQ Table \* ARABIC ">
        <w:r w:rsidR="009B72DB">
          <w:rPr>
            <w:noProof/>
          </w:rPr>
          <w:t>1</w:t>
        </w:r>
      </w:fldSimple>
      <w:bookmarkEnd w:id="6"/>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 xml:space="preserve">each </w:t>
      </w:r>
      <w:proofErr w:type="spellStart"/>
      <w:proofErr w:type="gramStart"/>
      <w:r w:rsidRPr="006C1CE7">
        <w:rPr>
          <w:b w:val="0"/>
          <w:bCs w:val="0"/>
        </w:rPr>
        <w:t>behavio</w:t>
      </w:r>
      <w:r w:rsidR="007347A5">
        <w:rPr>
          <w:b w:val="0"/>
          <w:bCs w:val="0"/>
        </w:rPr>
        <w:t>u</w:t>
      </w:r>
      <w:r w:rsidRPr="006C1CE7">
        <w:rPr>
          <w:b w:val="0"/>
          <w:bCs w:val="0"/>
        </w:rPr>
        <w:t>r</w:t>
      </w:r>
      <w:bookmarkEnd w:id="10"/>
      <w:proofErr w:type="spellEnd"/>
      <w:proofErr w:type="gramEnd"/>
    </w:p>
    <w:p w14:paraId="60C68F29" w14:textId="77777777" w:rsidR="00E36202" w:rsidRDefault="006C1CE7" w:rsidP="00400AB0">
      <w:pPr>
        <w:pStyle w:val="SectionText"/>
        <w:sectPr w:rsidR="00E36202" w:rsidSect="006A73E3">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77777777" w:rsidR="00E36202" w:rsidRDefault="00E36202" w:rsidP="00F770C9">
      <w:pPr>
        <w:pStyle w:val="SectionText"/>
      </w:pPr>
      <w:r w:rsidRPr="00F770C9">
        <w:lastRenderedPageBreak/>
        <w:drawing>
          <wp:inline distT="0" distB="0" distL="0" distR="0" wp14:anchorId="74415606" wp14:editId="5B94BFDD">
            <wp:extent cx="8453673" cy="6038338"/>
            <wp:effectExtent l="0" t="0" r="5080" b="635"/>
            <wp:docPr id="11801401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75218" cy="6053728"/>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6A73E3">
          <w:headerReference w:type="default" r:id="rId22"/>
          <w:pgSz w:w="15840" w:h="12240" w:orient="landscape"/>
          <w:pgMar w:top="720" w:right="720" w:bottom="720" w:left="720" w:header="720" w:footer="720" w:gutter="0"/>
          <w:cols w:space="720"/>
          <w:docGrid w:linePitch="299"/>
        </w:sectPr>
      </w:pPr>
      <w:bookmarkStart w:id="11" w:name="_Ref151137725"/>
      <w:bookmarkStart w:id="12"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11"/>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2"/>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3" w:name="_Ref151137897"/>
      <w:bookmarkStart w:id="14" w:name="_Ref151143600"/>
      <w:bookmarkStart w:id="15" w:name="_Toc155316548"/>
      <w:r>
        <w:lastRenderedPageBreak/>
        <w:t xml:space="preserve">Table </w:t>
      </w:r>
      <w:fldSimple w:instr=" SEQ Table \* ARABIC ">
        <w:r w:rsidR="009B72DB">
          <w:rPr>
            <w:noProof/>
          </w:rPr>
          <w:t>2</w:t>
        </w:r>
      </w:fldSimple>
      <w:bookmarkEnd w:id="13"/>
      <w:r>
        <w:t xml:space="preserve">: </w:t>
      </w:r>
      <w:r w:rsidRPr="00E36202">
        <w:rPr>
          <w:b w:val="0"/>
          <w:bCs w:val="0"/>
        </w:rPr>
        <w:t>Results of the linear mixed models fit to the mean bout duration</w:t>
      </w:r>
      <w:bookmarkEnd w:id="14"/>
      <w:bookmarkEnd w:id="15"/>
    </w:p>
    <w:p w14:paraId="0FFAE0B8" w14:textId="1794DD12" w:rsidR="00963394" w:rsidRDefault="00CC2401" w:rsidP="0088419E">
      <w:pPr>
        <w:pStyle w:val="BetterCaption"/>
        <w:spacing w:before="0"/>
        <w:sectPr w:rsidR="00963394" w:rsidSect="006A73E3">
          <w:headerReference w:type="default" r:id="rId23"/>
          <w:pgSz w:w="12240" w:h="15840"/>
          <w:pgMar w:top="720" w:right="720" w:bottom="720" w:left="720" w:header="720" w:footer="720" w:gutter="0"/>
          <w:cols w:space="720"/>
          <w:docGrid w:linePitch="299"/>
        </w:sectPr>
      </w:pPr>
      <w:r>
        <w:rPr>
          <w:noProof/>
        </w:rPr>
        <w:drawing>
          <wp:inline distT="0" distB="0" distL="0" distR="0" wp14:anchorId="2EF1A3A7" wp14:editId="58400506">
            <wp:extent cx="6967773" cy="6245131"/>
            <wp:effectExtent l="0" t="0" r="5080" b="0"/>
            <wp:docPr id="62471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972986" cy="6249803"/>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 xml:space="preserve">r. </w:t>
      </w:r>
      <w:commentRangeStart w:id="16"/>
      <w:r w:rsidRPr="00F32ADB">
        <w:rPr>
          <w:lang w:val="en-CA"/>
        </w:rPr>
        <w:t>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commentRangeEnd w:id="16"/>
      <w:r w:rsidR="00CF7EAA">
        <w:rPr>
          <w:rStyle w:val="CommentReference"/>
          <w:rFonts w:ascii="Arial" w:eastAsia="Arial" w:hAnsi="Arial" w:cs="Arial"/>
        </w:rPr>
        <w:commentReference w:id="16"/>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6A73E3">
          <w:headerReference w:type="default" r:id="rId29"/>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6A73E3">
          <w:headerReference w:type="default" r:id="rId31"/>
          <w:pgSz w:w="15840" w:h="12240" w:orient="landscape"/>
          <w:pgMar w:top="720" w:right="720" w:bottom="720" w:left="720" w:header="720" w:footer="720" w:gutter="0"/>
          <w:cols w:space="720"/>
          <w:docGrid w:linePitch="299"/>
        </w:sectPr>
      </w:pPr>
      <w:bookmarkStart w:id="17" w:name="_Ref151142101"/>
      <w:bookmarkStart w:id="18" w:name="_Toc151366586"/>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4</w:t>
      </w:r>
      <w:r>
        <w:rPr>
          <w:rFonts w:ascii="Arial" w:eastAsia="Arial" w:hAnsi="Arial" w:cs="Arial"/>
          <w:b w:val="0"/>
          <w:bCs w:val="0"/>
          <w:noProof/>
          <w:sz w:val="22"/>
          <w:szCs w:val="22"/>
        </w:rPr>
        <w:fldChar w:fldCharType="end"/>
      </w:r>
      <w:bookmarkEnd w:id="17"/>
      <w:r>
        <w:t xml:space="preserve">: </w:t>
      </w:r>
      <w:r w:rsidRPr="0088419E">
        <w:rPr>
          <w:b w:val="0"/>
          <w:bCs w:val="0"/>
        </w:rPr>
        <w:t>Mean foraging bout duration of crows in small and large groups</w:t>
      </w:r>
      <w:bookmarkEnd w:id="18"/>
      <w:r w:rsidR="00334BDE">
        <w:rPr>
          <w:b w:val="0"/>
          <w:bCs w:val="0"/>
        </w:rPr>
        <w:t xml:space="preserve">. </w:t>
      </w:r>
      <w:r w:rsidR="00CF7EAA">
        <w:rPr>
          <w:b w:val="0"/>
          <w:bCs w:val="0"/>
        </w:rPr>
        <w:t>E</w:t>
      </w:r>
      <w:r w:rsidR="00E77B42">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6A73E3">
          <w:headerReference w:type="default" r:id="rId33"/>
          <w:pgSz w:w="15840" w:h="12240" w:orient="landscape"/>
          <w:pgMar w:top="720" w:right="720" w:bottom="720" w:left="720" w:header="720" w:footer="720" w:gutter="0"/>
          <w:cols w:space="720"/>
          <w:docGrid w:linePitch="299"/>
        </w:sectPr>
      </w:pPr>
      <w:bookmarkStart w:id="19" w:name="_Ref151142715"/>
      <w:bookmarkStart w:id="20" w:name="_Toc151366587"/>
      <w:r>
        <w:t xml:space="preserve">Figure </w:t>
      </w:r>
      <w:fldSimple w:instr=" SEQ Figure \* ARABIC ">
        <w:r w:rsidR="008D58DC">
          <w:rPr>
            <w:noProof/>
          </w:rPr>
          <w:t>5</w:t>
        </w:r>
      </w:fldSimple>
      <w:bookmarkEnd w:id="19"/>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20"/>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0429F890"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 nor the generalized environment alone had a significant effect on the peck rate of foragers (p &gt; 0.702</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8CD718A" w:rsidR="00616775" w:rsidRPr="00F32ADB" w:rsidRDefault="0079402E" w:rsidP="00400AB0">
      <w:pPr>
        <w:pStyle w:val="SectionText"/>
        <w:rPr>
          <w:lang w:val="en-CA"/>
        </w:rPr>
      </w:pPr>
      <w:r w:rsidRPr="00F32ADB">
        <w:rPr>
          <w:lang w:val="en-CA"/>
        </w:rPr>
        <w:t>Transitions from foraging to alert behavio</w:t>
      </w:r>
      <w:r w:rsidR="007347A5">
        <w:rPr>
          <w:lang w:val="en-CA"/>
        </w:rPr>
        <w:t>u</w:t>
      </w:r>
      <w:r w:rsidRPr="00F32ADB">
        <w:rPr>
          <w:lang w:val="en-CA"/>
        </w:rPr>
        <w:t xml:space="preserve">r were significantly affected by generalized environment (IRR = </w:t>
      </w:r>
      <w:r>
        <w:rPr>
          <w:lang w:val="en-CA"/>
        </w:rPr>
        <w:t>2.115</w:t>
      </w:r>
      <w:r w:rsidRPr="00F32ADB">
        <w:rPr>
          <w:lang w:val="en-CA"/>
        </w:rPr>
        <w:t>, SE = 0.</w:t>
      </w:r>
      <w:r>
        <w:rPr>
          <w:lang w:val="en-CA"/>
        </w:rPr>
        <w:t>0.76</w:t>
      </w:r>
      <w:r w:rsidR="00CC2401">
        <w:rPr>
          <w:lang w:val="en-CA"/>
        </w:rPr>
        <w:t>9</w:t>
      </w:r>
      <w:r w:rsidRPr="00F32ADB">
        <w:rPr>
          <w:lang w:val="en-CA"/>
        </w:rPr>
        <w:t xml:space="preserve">, </w:t>
      </w:r>
      <w:r w:rsidR="008E1015">
        <w:rPr>
          <w:lang w:val="en-CA"/>
        </w:rPr>
        <w:t>z</w:t>
      </w:r>
      <w:r w:rsidRPr="00F32ADB">
        <w:rPr>
          <w:lang w:val="en-CA"/>
        </w:rPr>
        <w:t xml:space="preserve"> = </w:t>
      </w:r>
      <w:r>
        <w:rPr>
          <w:lang w:val="en-CA"/>
        </w:rPr>
        <w:t>2.06</w:t>
      </w:r>
      <w:r w:rsidR="00CC2401">
        <w:rPr>
          <w:lang w:val="en-CA"/>
        </w:rPr>
        <w:t>2</w:t>
      </w:r>
      <w:r w:rsidRPr="00F32ADB">
        <w:rPr>
          <w:lang w:val="en-CA"/>
        </w:rPr>
        <w:t>, p = 0.0</w:t>
      </w:r>
      <w:r>
        <w:rPr>
          <w:lang w:val="en-CA"/>
        </w:rPr>
        <w:t>39</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Pr="00F32ADB">
        <w:rPr>
          <w:lang w:val="en-CA"/>
        </w:rPr>
        <w:t>)</w:t>
      </w:r>
      <w:r w:rsidR="006B38EF">
        <w:rPr>
          <w:lang w:val="en-CA"/>
        </w:rPr>
        <w:t xml:space="preserve"> and </w:t>
      </w:r>
      <w:r w:rsidRPr="00F32ADB">
        <w:rPr>
          <w:lang w:val="en-CA"/>
        </w:rPr>
        <w:t>disturbance frequency (IRR = 0.728, SE = 0.10</w:t>
      </w:r>
      <w:r w:rsidR="00CC2401">
        <w:rPr>
          <w:lang w:val="en-CA"/>
        </w:rPr>
        <w:t>9</w:t>
      </w:r>
      <w:r w:rsidRPr="00F32ADB">
        <w:rPr>
          <w:lang w:val="en-CA"/>
        </w:rPr>
        <w:t xml:space="preserve">, </w:t>
      </w:r>
      <w:r w:rsidR="008E1015">
        <w:rPr>
          <w:lang w:val="en-CA"/>
        </w:rPr>
        <w:t>z</w:t>
      </w:r>
      <w:r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Pr="00F32ADB">
        <w:rPr>
          <w:lang w:val="en-CA"/>
        </w:rPr>
        <w:t>)</w:t>
      </w:r>
      <w:r w:rsidR="006E5508">
        <w:rPr>
          <w:lang w:val="en-CA"/>
        </w:rPr>
        <w:t xml:space="preserve">. We found a significant interaction between </w:t>
      </w:r>
      <w:r w:rsidRPr="00F32ADB">
        <w:rPr>
          <w:lang w:val="en-CA"/>
        </w:rPr>
        <w:t xml:space="preserve">generalized environment and sentinel presence (IRR = </w:t>
      </w:r>
      <w:r>
        <w:rPr>
          <w:lang w:val="en-CA"/>
        </w:rPr>
        <w:t>0.199</w:t>
      </w:r>
      <w:r w:rsidRPr="00F32ADB">
        <w:rPr>
          <w:lang w:val="en-CA"/>
        </w:rPr>
        <w:t xml:space="preserve">, SE = </w:t>
      </w:r>
      <w:r>
        <w:rPr>
          <w:lang w:val="en-CA"/>
        </w:rPr>
        <w:t>0.09</w:t>
      </w:r>
      <w:r w:rsidR="00CC2401">
        <w:rPr>
          <w:lang w:val="en-CA"/>
        </w:rPr>
        <w:t>8</w:t>
      </w:r>
      <w:r w:rsidRPr="00F32ADB">
        <w:rPr>
          <w:lang w:val="en-CA"/>
        </w:rPr>
        <w:t xml:space="preserve">, </w:t>
      </w:r>
      <w:r w:rsidR="008E1015">
        <w:rPr>
          <w:lang w:val="en-CA"/>
        </w:rPr>
        <w:t>z</w:t>
      </w:r>
      <w:r w:rsidRPr="00F32ADB">
        <w:rPr>
          <w:lang w:val="en-CA"/>
        </w:rPr>
        <w:t xml:space="preserve"> = </w:t>
      </w:r>
      <w:r>
        <w:rPr>
          <w:lang w:val="en-CA"/>
        </w:rPr>
        <w:t>-</w:t>
      </w:r>
      <w:r w:rsidRPr="00F32ADB">
        <w:rPr>
          <w:lang w:val="en-CA"/>
        </w:rPr>
        <w:t>3.29</w:t>
      </w:r>
      <w:r w:rsidR="00CC2401">
        <w:rPr>
          <w:lang w:val="en-CA"/>
        </w:rPr>
        <w:t>8</w:t>
      </w:r>
      <w:r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Pr="00F32ADB">
        <w:rPr>
          <w:lang w:val="en-CA"/>
        </w:rPr>
        <w:t>)</w:t>
      </w:r>
      <w:r>
        <w:rPr>
          <w:lang w:val="en-CA"/>
        </w:rPr>
        <w:t>.</w:t>
      </w:r>
      <w:r w:rsidR="006E5508">
        <w:rPr>
          <w:lang w:val="en-CA"/>
        </w:rPr>
        <w:t xml:space="preserve"> The presence of bait significantly </w:t>
      </w:r>
      <w:commentRangeStart w:id="21"/>
      <w:commentRangeStart w:id="22"/>
      <w:commentRangeStart w:id="23"/>
      <w:r w:rsidR="006E5508">
        <w:rPr>
          <w:lang w:val="en-CA"/>
        </w:rPr>
        <w:t xml:space="preserve">increased </w:t>
      </w:r>
      <w:commentRangeEnd w:id="21"/>
      <w:r w:rsidR="006B38EF">
        <w:rPr>
          <w:rStyle w:val="CommentReference"/>
          <w:rFonts w:ascii="Arial" w:eastAsia="Arial" w:hAnsi="Arial" w:cs="Arial"/>
        </w:rPr>
        <w:commentReference w:id="21"/>
      </w:r>
      <w:commentRangeEnd w:id="22"/>
      <w:r w:rsidR="006B38EF">
        <w:rPr>
          <w:rStyle w:val="CommentReference"/>
          <w:rFonts w:ascii="Arial" w:eastAsia="Arial" w:hAnsi="Arial" w:cs="Arial"/>
        </w:rPr>
        <w:commentReference w:id="22"/>
      </w:r>
      <w:commentRangeEnd w:id="23"/>
      <w:r w:rsidR="006B38EF">
        <w:rPr>
          <w:rStyle w:val="CommentReference"/>
          <w:rFonts w:ascii="Arial" w:eastAsia="Arial" w:hAnsi="Arial" w:cs="Arial"/>
        </w:rPr>
        <w:commentReference w:id="23"/>
      </w:r>
      <w:r w:rsidR="006E5508">
        <w:rPr>
          <w:lang w:val="en-CA"/>
        </w:rPr>
        <w:t>the number of t</w:t>
      </w:r>
      <w:r w:rsidR="00616775" w:rsidRPr="00F32ADB">
        <w:rPr>
          <w:lang w:val="en-CA"/>
        </w:rPr>
        <w:t xml:space="preserve">ransitions from </w:t>
      </w:r>
      <w:r>
        <w:rPr>
          <w:lang w:val="en-CA"/>
        </w:rPr>
        <w:t>foraging</w:t>
      </w:r>
      <w:r w:rsidR="00616775" w:rsidRPr="00F32ADB">
        <w:rPr>
          <w:lang w:val="en-CA"/>
        </w:rPr>
        <w:t xml:space="preserve"> to pecking (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is transition</w:t>
      </w:r>
      <w:r w:rsidR="00E229F1" w:rsidRPr="00F32ADB">
        <w:rPr>
          <w:lang w:val="en-CA"/>
        </w:rPr>
        <w:t xml:space="preserve"> (p-value </w:t>
      </w:r>
      <w:r w:rsidR="0091432B" w:rsidRPr="00F32ADB">
        <w:rPr>
          <w:lang w:val="en-CA"/>
        </w:rPr>
        <w:t xml:space="preserve">&gt; </w:t>
      </w:r>
      <w:r w:rsidR="00E229F1" w:rsidRPr="00F32ADB">
        <w:rPr>
          <w:lang w:val="en-CA"/>
        </w:rPr>
        <w:t>0.</w:t>
      </w:r>
      <w:r>
        <w:rPr>
          <w:lang w:val="en-CA"/>
        </w:rPr>
        <w:t>436</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he presence of b</w:t>
      </w:r>
      <w:r w:rsidR="006E5508">
        <w:rPr>
          <w:lang w:val="en-CA"/>
        </w:rPr>
        <w:t>ait</w:t>
      </w:r>
      <w:r w:rsidR="00C55384">
        <w:rPr>
          <w:lang w:val="en-CA"/>
        </w:rPr>
        <w:t xml:space="preserve"> significantly </w:t>
      </w:r>
      <w:r w:rsidR="006E5508">
        <w:rPr>
          <w:lang w:val="en-CA"/>
        </w:rPr>
        <w:t>increased the number of t</w:t>
      </w:r>
      <w:r w:rsidR="00616775" w:rsidRPr="00F32ADB">
        <w:rPr>
          <w:lang w:val="en-CA"/>
        </w:rPr>
        <w:t>ransitions from pecking to alert behavio</w:t>
      </w:r>
      <w:r w:rsidR="00334BDE">
        <w:rPr>
          <w:lang w:val="en-CA"/>
        </w:rPr>
        <w:t>u</w:t>
      </w:r>
      <w:r w:rsidR="00616775" w:rsidRPr="00F32ADB">
        <w:rPr>
          <w:lang w:val="en-CA"/>
        </w:rPr>
        <w:t>r (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6A73E3">
          <w:headerReference w:type="default" r:id="rId34"/>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6A73E3">
          <w:headerReference w:type="default" r:id="rId36"/>
          <w:pgSz w:w="15840" w:h="12240" w:orient="landscape"/>
          <w:pgMar w:top="720" w:right="720" w:bottom="720" w:left="720" w:header="720" w:footer="720" w:gutter="0"/>
          <w:cols w:space="720"/>
          <w:docGrid w:linePitch="299"/>
        </w:sectPr>
      </w:pPr>
      <w:bookmarkStart w:id="24" w:name="_Ref151143990"/>
      <w:bookmarkStart w:id="25" w:name="_Ref151143986"/>
      <w:bookmarkStart w:id="26"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24"/>
      <w:r>
        <w:t xml:space="preserve">: </w:t>
      </w:r>
      <w:r w:rsidRPr="005A226D">
        <w:rPr>
          <w:b w:val="0"/>
          <w:bCs w:val="0"/>
        </w:rPr>
        <w:t>Mean peck rate of foragers in commercial and green areas</w:t>
      </w:r>
      <w:bookmarkEnd w:id="25"/>
      <w:bookmarkEnd w:id="26"/>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7" w:name="_Ref151144753"/>
      <w:bookmarkStart w:id="28" w:name="_Toc155316549"/>
      <w:r>
        <w:lastRenderedPageBreak/>
        <w:t xml:space="preserve">Table </w:t>
      </w:r>
      <w:fldSimple w:instr=" SEQ Table \* ARABIC ">
        <w:r w:rsidR="009B72DB">
          <w:rPr>
            <w:noProof/>
          </w:rPr>
          <w:t>3</w:t>
        </w:r>
      </w:fldSimple>
      <w:bookmarkEnd w:id="27"/>
      <w:r>
        <w:t xml:space="preserve">: </w:t>
      </w:r>
      <w:r w:rsidRPr="00980EFF">
        <w:rPr>
          <w:b w:val="0"/>
          <w:bCs w:val="0"/>
        </w:rPr>
        <w:t>Result of the linear mixed model fit to forager peck rate</w:t>
      </w:r>
      <w:bookmarkEnd w:id="28"/>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7">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6A73E3">
          <w:headerReference w:type="default" r:id="rId38"/>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6A73E3">
          <w:headerReference w:type="default" r:id="rId40"/>
          <w:pgSz w:w="15840" w:h="12240" w:orient="landscape"/>
          <w:pgMar w:top="720" w:right="720" w:bottom="720" w:left="720" w:header="720" w:footer="720" w:gutter="0"/>
          <w:cols w:space="720"/>
          <w:docGrid w:linePitch="299"/>
        </w:sectPr>
      </w:pPr>
      <w:bookmarkStart w:id="29" w:name="_Ref151145969"/>
      <w:bookmarkStart w:id="30" w:name="_Toc151366589"/>
      <w:r>
        <w:t xml:space="preserve">Figure </w:t>
      </w:r>
      <w:fldSimple w:instr=" SEQ Figure \* ARABIC ">
        <w:r w:rsidR="008D58DC">
          <w:rPr>
            <w:noProof/>
          </w:rPr>
          <w:t>7</w:t>
        </w:r>
      </w:fldSimple>
      <w:bookmarkEnd w:id="29"/>
      <w:r>
        <w:t xml:space="preserve">: </w:t>
      </w:r>
      <w:r w:rsidRPr="004C0944">
        <w:rPr>
          <w:b w:val="0"/>
          <w:bCs w:val="0"/>
        </w:rPr>
        <w:t xml:space="preserve">Peck rate </w:t>
      </w:r>
      <w:bookmarkEnd w:id="30"/>
      <w:r w:rsidR="007A775A">
        <w:rPr>
          <w:b w:val="0"/>
          <w:bCs w:val="0"/>
        </w:rPr>
        <w:t>of foragers in relation to disturbance frequency.</w:t>
      </w:r>
      <w:r w:rsidR="009D2D07">
        <w:rPr>
          <w:b w:val="0"/>
          <w:bCs w:val="0"/>
        </w:rPr>
        <w:t xml:space="preserve"> </w:t>
      </w:r>
    </w:p>
    <w:p w14:paraId="25B46083" w14:textId="77777777" w:rsidR="00FF68DA" w:rsidRDefault="00FF68DA" w:rsidP="00F770C9">
      <w:pPr>
        <w:pStyle w:val="SectionText"/>
      </w:pPr>
      <w:r w:rsidRPr="00FF68DA">
        <w:rPr>
          <w:lang w:val="en-CA"/>
        </w:rPr>
        <w:lastRenderedPageBreak/>
        <w:drawing>
          <wp:inline distT="0" distB="0" distL="0" distR="0" wp14:anchorId="0BCAE56A" wp14:editId="5BF9BD47">
            <wp:extent cx="8503163" cy="6079402"/>
            <wp:effectExtent l="0" t="0" r="0" b="0"/>
            <wp:docPr id="17342852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8400" cy="6090296"/>
                    </a:xfrm>
                    <a:prstGeom prst="rect">
                      <a:avLst/>
                    </a:prstGeom>
                    <a:noFill/>
                    <a:ln>
                      <a:noFill/>
                    </a:ln>
                  </pic:spPr>
                </pic:pic>
              </a:graphicData>
            </a:graphic>
          </wp:inline>
        </w:drawing>
      </w:r>
    </w:p>
    <w:p w14:paraId="1AB9F504" w14:textId="19B16A24" w:rsidR="00492CDC" w:rsidRDefault="00FF68DA" w:rsidP="00FF68DA">
      <w:pPr>
        <w:pStyle w:val="BetterCaption"/>
        <w:spacing w:before="0" w:after="0"/>
        <w:rPr>
          <w:b w:val="0"/>
          <w:bCs w:val="0"/>
        </w:rPr>
      </w:pPr>
      <w:bookmarkStart w:id="31" w:name="_Ref151148768"/>
      <w:bookmarkStart w:id="32" w:name="_Toc151366590"/>
      <w:commentRangeStart w:id="33"/>
      <w:r>
        <w:t xml:space="preserve">Figure </w:t>
      </w:r>
      <w:commentRangeEnd w:id="33"/>
      <w:r w:rsidR="006B38EF">
        <w:rPr>
          <w:rStyle w:val="CommentReference"/>
          <w:rFonts w:ascii="Arial" w:eastAsia="Arial" w:hAnsi="Arial" w:cs="Arial"/>
          <w:b w:val="0"/>
          <w:bCs w:val="0"/>
        </w:rPr>
        <w:commentReference w:id="33"/>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31"/>
      <w:r>
        <w:t xml:space="preserve">: </w:t>
      </w:r>
      <w:r w:rsidRPr="00FF68DA">
        <w:rPr>
          <w:b w:val="0"/>
          <w:bCs w:val="0"/>
        </w:rPr>
        <w:t>Number of transitions performed by foragers in commercial and green areas</w:t>
      </w:r>
      <w:bookmarkEnd w:id="32"/>
      <w:r w:rsidR="009D2D07">
        <w:rPr>
          <w:b w:val="0"/>
          <w:bCs w:val="0"/>
        </w:rPr>
        <w:t xml:space="preserve">. </w:t>
      </w:r>
      <w:r w:rsidR="006B38EF">
        <w:rPr>
          <w:b w:val="0"/>
          <w:bCs w:val="0"/>
        </w:rPr>
        <w:t>E</w:t>
      </w:r>
      <w:r w:rsidR="00492CDC">
        <w:rPr>
          <w:b w:val="0"/>
          <w:bCs w:val="0"/>
        </w:rPr>
        <w:t>rror bars represent the standard error.</w:t>
      </w:r>
    </w:p>
    <w:p w14:paraId="64430393" w14:textId="2E0FAF97" w:rsidR="00492CDC" w:rsidRDefault="00492CDC" w:rsidP="00FF68DA">
      <w:pPr>
        <w:pStyle w:val="BetterCaption"/>
        <w:spacing w:before="0" w:after="0"/>
        <w:rPr>
          <w:lang w:val="en-CA"/>
        </w:rPr>
        <w:sectPr w:rsidR="00492CDC" w:rsidSect="006A73E3">
          <w:headerReference w:type="default" r:id="rId42"/>
          <w:pgSz w:w="15840" w:h="12240" w:orient="landscape"/>
          <w:pgMar w:top="720" w:right="720" w:bottom="720" w:left="720" w:header="720" w:footer="720" w:gutter="0"/>
          <w:cols w:space="720"/>
          <w:docGrid w:linePitch="299"/>
        </w:sectPr>
      </w:pPr>
    </w:p>
    <w:p w14:paraId="51429F33" w14:textId="3D895675" w:rsidR="009B72DB" w:rsidRPr="009B72DB" w:rsidRDefault="009B72DB" w:rsidP="009B72DB">
      <w:pPr>
        <w:pStyle w:val="BetterCaption"/>
        <w:spacing w:before="0" w:after="0"/>
        <w:rPr>
          <w:b w:val="0"/>
          <w:bCs w:val="0"/>
        </w:rPr>
      </w:pPr>
      <w:bookmarkStart w:id="34" w:name="_Ref151148773"/>
      <w:bookmarkStart w:id="35" w:name="_Toc155316550"/>
      <w:r>
        <w:lastRenderedPageBreak/>
        <w:t xml:space="preserve">Table </w:t>
      </w:r>
      <w:fldSimple w:instr=" SEQ Table \* ARABIC ">
        <w:r>
          <w:rPr>
            <w:noProof/>
          </w:rPr>
          <w:t>4</w:t>
        </w:r>
      </w:fldSimple>
      <w:bookmarkEnd w:id="34"/>
      <w:r>
        <w:t xml:space="preserve">: </w:t>
      </w:r>
      <w:r w:rsidRPr="009B72DB">
        <w:rPr>
          <w:b w:val="0"/>
          <w:bCs w:val="0"/>
        </w:rPr>
        <w:t>Results of generalized linear mixed model fit to the number of transitions performed by foragers</w:t>
      </w:r>
      <w:bookmarkEnd w:id="35"/>
    </w:p>
    <w:p w14:paraId="77D23388" w14:textId="359D89E2" w:rsidR="00FF68DA" w:rsidRDefault="009B72DB" w:rsidP="00F770C9">
      <w:pPr>
        <w:pStyle w:val="SectionText"/>
        <w:rPr>
          <w:lang w:val="en-CA"/>
        </w:rPr>
        <w:sectPr w:rsidR="00FF68DA" w:rsidSect="006A73E3">
          <w:headerReference w:type="default" r:id="rId43"/>
          <w:pgSz w:w="15840" w:h="12240" w:orient="landscape"/>
          <w:pgMar w:top="720" w:right="720" w:bottom="720" w:left="720" w:header="720" w:footer="720" w:gutter="0"/>
          <w:cols w:space="720"/>
          <w:docGrid w:linePitch="299"/>
        </w:sectPr>
      </w:pPr>
      <w:r w:rsidRPr="009B72DB">
        <w:rPr>
          <w:lang w:val="en-CA"/>
        </w:rPr>
        <w:drawing>
          <wp:inline distT="0" distB="0" distL="0" distR="0" wp14:anchorId="6FC08DCC" wp14:editId="7B2AD783">
            <wp:extent cx="9139473" cy="4973796"/>
            <wp:effectExtent l="0" t="0" r="5080" b="0"/>
            <wp:docPr id="145524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156159" cy="4982877"/>
                    </a:xfrm>
                    <a:prstGeom prst="rect">
                      <a:avLst/>
                    </a:prstGeom>
                    <a:noFill/>
                    <a:ln>
                      <a:noFill/>
                    </a:ln>
                  </pic:spPr>
                </pic:pic>
              </a:graphicData>
            </a:graphic>
          </wp:inline>
        </w:drawing>
      </w:r>
    </w:p>
    <w:p w14:paraId="7562B9E7" w14:textId="77777777" w:rsidR="008D58DC" w:rsidRDefault="008D58DC" w:rsidP="00F770C9">
      <w:pPr>
        <w:pStyle w:val="SectionText"/>
      </w:pPr>
      <w:r w:rsidRPr="008D58DC">
        <w:rPr>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6A73E3">
          <w:headerReference w:type="default" r:id="rId46"/>
          <w:pgSz w:w="15840" w:h="12240" w:orient="landscape"/>
          <w:pgMar w:top="720" w:right="720" w:bottom="720" w:left="720" w:header="720" w:footer="720" w:gutter="0"/>
          <w:cols w:space="720"/>
          <w:docGrid w:linePitch="299"/>
        </w:sectPr>
      </w:pPr>
      <w:bookmarkStart w:id="36" w:name="_Ref151150285"/>
      <w:bookmarkStart w:id="37" w:name="_Toc151366591"/>
      <w:r>
        <w:t xml:space="preserve">Figure </w:t>
      </w:r>
      <w:fldSimple w:instr=" SEQ Figure \* ARABIC ">
        <w:r>
          <w:rPr>
            <w:noProof/>
          </w:rPr>
          <w:t>9</w:t>
        </w:r>
      </w:fldSimple>
      <w:bookmarkEnd w:id="36"/>
      <w:r>
        <w:t>:</w:t>
      </w:r>
      <w:r w:rsidR="007A775A">
        <w:rPr>
          <w:b w:val="0"/>
          <w:bCs w:val="0"/>
        </w:rPr>
        <w:t xml:space="preserve"> The number of t</w:t>
      </w:r>
      <w:r w:rsidRPr="008D58DC">
        <w:rPr>
          <w:b w:val="0"/>
          <w:bCs w:val="0"/>
        </w:rPr>
        <w:t xml:space="preserve">ransitions from foraging to alert </w:t>
      </w:r>
      <w:proofErr w:type="spellStart"/>
      <w:r w:rsidRPr="008D58DC">
        <w:rPr>
          <w:b w:val="0"/>
          <w:bCs w:val="0"/>
        </w:rPr>
        <w:t>behavio</w:t>
      </w:r>
      <w:r w:rsidR="007347A5">
        <w:rPr>
          <w:b w:val="0"/>
          <w:bCs w:val="0"/>
        </w:rPr>
        <w:t>u</w:t>
      </w:r>
      <w:r w:rsidRPr="008D58DC">
        <w:rPr>
          <w:b w:val="0"/>
          <w:bCs w:val="0"/>
        </w:rPr>
        <w:t>r</w:t>
      </w:r>
      <w:proofErr w:type="spellEnd"/>
      <w:r w:rsidRPr="008D58DC">
        <w:rPr>
          <w:b w:val="0"/>
          <w:bCs w:val="0"/>
        </w:rPr>
        <w:t xml:space="preserve">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7"/>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29FE0238" w14:textId="77777777" w:rsidR="00891BD8" w:rsidRPr="00891BD8" w:rsidRDefault="00A71721" w:rsidP="00891BD8">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891BD8" w:rsidRPr="00891BD8">
        <w:rPr>
          <w:rFonts w:ascii="Times New Roman" w:hAnsi="Times New Roman" w:cs="Times New Roman"/>
          <w:sz w:val="24"/>
        </w:rPr>
        <w:t>1.</w:t>
      </w:r>
      <w:r w:rsidR="00891BD8" w:rsidRPr="00891BD8">
        <w:rPr>
          <w:rFonts w:ascii="Times New Roman" w:hAnsi="Times New Roman" w:cs="Times New Roman"/>
          <w:sz w:val="24"/>
        </w:rPr>
        <w:tab/>
        <w:t xml:space="preserve">Friard O, Gamba M. 2016 BORIS: a free, versatile open-source event-logging software for video/audio coding and live observations. </w:t>
      </w:r>
      <w:r w:rsidR="00891BD8" w:rsidRPr="00891BD8">
        <w:rPr>
          <w:rFonts w:ascii="Times New Roman" w:hAnsi="Times New Roman" w:cs="Times New Roman"/>
          <w:i/>
          <w:iCs/>
          <w:sz w:val="24"/>
        </w:rPr>
        <w:t>Methods Ecol. Evol.</w:t>
      </w:r>
      <w:r w:rsidR="00891BD8" w:rsidRPr="00891BD8">
        <w:rPr>
          <w:rFonts w:ascii="Times New Roman" w:hAnsi="Times New Roman" w:cs="Times New Roman"/>
          <w:sz w:val="24"/>
        </w:rPr>
        <w:t xml:space="preserve"> </w:t>
      </w:r>
      <w:r w:rsidR="00891BD8" w:rsidRPr="00891BD8">
        <w:rPr>
          <w:rFonts w:ascii="Times New Roman" w:hAnsi="Times New Roman" w:cs="Times New Roman"/>
          <w:b/>
          <w:bCs/>
          <w:sz w:val="24"/>
        </w:rPr>
        <w:t>7</w:t>
      </w:r>
      <w:r w:rsidR="00891BD8" w:rsidRPr="00891BD8">
        <w:rPr>
          <w:rFonts w:ascii="Times New Roman" w:hAnsi="Times New Roman" w:cs="Times New Roman"/>
          <w:sz w:val="24"/>
        </w:rPr>
        <w:t>, 1325–1330. (doi:10.1111/2041-210X.12584)</w:t>
      </w:r>
    </w:p>
    <w:p w14:paraId="10A7E681"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2.</w:t>
      </w:r>
      <w:r w:rsidRPr="00891BD8">
        <w:rPr>
          <w:rFonts w:ascii="Times New Roman" w:hAnsi="Times New Roman" w:cs="Times New Roman"/>
          <w:sz w:val="24"/>
        </w:rPr>
        <w:tab/>
        <w:t xml:space="preserve">R Core Team. 2022 R: the R project for statistical computing. </w:t>
      </w:r>
    </w:p>
    <w:p w14:paraId="14429345"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3.</w:t>
      </w:r>
      <w:r w:rsidRPr="00891BD8">
        <w:rPr>
          <w:rFonts w:ascii="Times New Roman" w:hAnsi="Times New Roman" w:cs="Times New Roman"/>
          <w:sz w:val="24"/>
        </w:rPr>
        <w:tab/>
        <w:t xml:space="preserve">Koller M. 2016 Robustlmm: an R package for robust estimation of linear mixed-effects models. </w:t>
      </w:r>
      <w:r w:rsidRPr="00891BD8">
        <w:rPr>
          <w:rFonts w:ascii="Times New Roman" w:hAnsi="Times New Roman" w:cs="Times New Roman"/>
          <w:i/>
          <w:iCs/>
          <w:sz w:val="24"/>
        </w:rPr>
        <w:t>J. Stat. Softw.</w:t>
      </w:r>
      <w:r w:rsidRPr="00891BD8">
        <w:rPr>
          <w:rFonts w:ascii="Times New Roman" w:hAnsi="Times New Roman" w:cs="Times New Roman"/>
          <w:sz w:val="24"/>
        </w:rPr>
        <w:t xml:space="preserve"> </w:t>
      </w:r>
      <w:r w:rsidRPr="00891BD8">
        <w:rPr>
          <w:rFonts w:ascii="Times New Roman" w:hAnsi="Times New Roman" w:cs="Times New Roman"/>
          <w:b/>
          <w:bCs/>
          <w:sz w:val="24"/>
        </w:rPr>
        <w:t>75</w:t>
      </w:r>
      <w:r w:rsidRPr="00891BD8">
        <w:rPr>
          <w:rFonts w:ascii="Times New Roman" w:hAnsi="Times New Roman" w:cs="Times New Roman"/>
          <w:sz w:val="24"/>
        </w:rPr>
        <w:t>, 1–24. (doi:10.18637/jss.v075.i06)</w:t>
      </w:r>
    </w:p>
    <w:p w14:paraId="59187E94"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4.</w:t>
      </w:r>
      <w:r w:rsidRPr="00891BD8">
        <w:rPr>
          <w:rFonts w:ascii="Times New Roman" w:hAnsi="Times New Roman" w:cs="Times New Roman"/>
          <w:sz w:val="24"/>
        </w:rPr>
        <w:tab/>
        <w:t xml:space="preserve">Bates D, Mächler M, Bolker B, Walker S. 2015 Fitting linear mixed-effects models using lme4. </w:t>
      </w:r>
      <w:r w:rsidRPr="00891BD8">
        <w:rPr>
          <w:rFonts w:ascii="Times New Roman" w:hAnsi="Times New Roman" w:cs="Times New Roman"/>
          <w:i/>
          <w:iCs/>
          <w:sz w:val="24"/>
        </w:rPr>
        <w:t>J. Stat. Softw.</w:t>
      </w:r>
      <w:r w:rsidRPr="00891BD8">
        <w:rPr>
          <w:rFonts w:ascii="Times New Roman" w:hAnsi="Times New Roman" w:cs="Times New Roman"/>
          <w:sz w:val="24"/>
        </w:rPr>
        <w:t xml:space="preserve"> </w:t>
      </w:r>
      <w:r w:rsidRPr="00891BD8">
        <w:rPr>
          <w:rFonts w:ascii="Times New Roman" w:hAnsi="Times New Roman" w:cs="Times New Roman"/>
          <w:b/>
          <w:bCs/>
          <w:sz w:val="24"/>
        </w:rPr>
        <w:t>67</w:t>
      </w:r>
      <w:r w:rsidRPr="00891BD8">
        <w:rPr>
          <w:rFonts w:ascii="Times New Roman" w:hAnsi="Times New Roman" w:cs="Times New Roman"/>
          <w:sz w:val="24"/>
        </w:rPr>
        <w:t>, 1–48. (doi:10.18637/jss.v067.i01)</w:t>
      </w:r>
    </w:p>
    <w:p w14:paraId="1BBCDCAB"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5.</w:t>
      </w:r>
      <w:r w:rsidRPr="00891BD8">
        <w:rPr>
          <w:rFonts w:ascii="Times New Roman" w:hAnsi="Times New Roman" w:cs="Times New Roman"/>
          <w:sz w:val="24"/>
        </w:rPr>
        <w:tab/>
        <w:t xml:space="preserve">Lenth RW. 2023 Emmeans: estimated marginal means, aka least-squares means. </w:t>
      </w:r>
    </w:p>
    <w:p w14:paraId="6740B2F8" w14:textId="25C544FC" w:rsidR="004F7F19" w:rsidRPr="00F32ADB" w:rsidRDefault="00A71721" w:rsidP="00891BD8">
      <w:pPr>
        <w:pStyle w:val="SectionText"/>
        <w:rPr>
          <w:b/>
          <w:bCs/>
          <w:sz w:val="28"/>
          <w:szCs w:val="28"/>
          <w:u w:val="single"/>
          <w:lang w:val="en-CA"/>
        </w:rPr>
        <w:sectPr w:rsidR="004F7F19" w:rsidRPr="00F32ADB" w:rsidSect="006A73E3">
          <w:headerReference w:type="default" r:id="rId47"/>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8"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6A73E3">
          <w:headerReference w:type="default" r:id="rId48"/>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9" w:name="_Toc151366450"/>
      <w:bookmarkStart w:id="40" w:name="_Toc155316566"/>
      <w:r>
        <w:lastRenderedPageBreak/>
        <w:t>Table S</w:t>
      </w:r>
      <w:fldSimple w:instr=" SEQ Table_S \* ARABIC ">
        <w:r w:rsidR="00BD4363">
          <w:rPr>
            <w:noProof/>
          </w:rPr>
          <w:t>1</w:t>
        </w:r>
      </w:fldSimple>
      <w:r>
        <w:t xml:space="preserve">: </w:t>
      </w:r>
      <w:r w:rsidRPr="00672C4A">
        <w:rPr>
          <w:b w:val="0"/>
          <w:bCs w:val="0"/>
          <w:iCs/>
        </w:rPr>
        <w:t>Explanation of generalized environment</w:t>
      </w:r>
      <w:bookmarkEnd w:id="38"/>
      <w:bookmarkEnd w:id="39"/>
      <w:bookmarkEnd w:id="40"/>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6A73E3">
          <w:headerReference w:type="default" r:id="rId49"/>
          <w:pgSz w:w="12240" w:h="15840"/>
          <w:pgMar w:top="1440" w:right="1440" w:bottom="1440" w:left="1440" w:header="720" w:footer="720" w:gutter="0"/>
          <w:cols w:space="720"/>
        </w:sectPr>
      </w:pPr>
      <w:r w:rsidRPr="00F770C9">
        <w:rPr>
          <w:rStyle w:val="SectionTextChar"/>
        </w:rPr>
        <w:t xml:space="preserve">Each zone type was identified using the St. </w:t>
      </w:r>
      <w:proofErr w:type="spellStart"/>
      <w:r w:rsidRPr="00F770C9">
        <w:rPr>
          <w:rStyle w:val="SectionTextChar"/>
        </w:rPr>
        <w:t>Catharines</w:t>
      </w:r>
      <w:proofErr w:type="spellEnd"/>
      <w:r w:rsidRPr="00F770C9">
        <w:rPr>
          <w:rStyle w:val="SectionTextChar"/>
        </w:rPr>
        <w:t xml:space="preserve">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41" w:name="_Ref151136928"/>
      <w:bookmarkStart w:id="42" w:name="_Ref151136924"/>
      <w:bookmarkStart w:id="43" w:name="_Toc151366372"/>
      <w:bookmarkStart w:id="44" w:name="_Toc151366451"/>
      <w:bookmarkStart w:id="45" w:name="_Toc155316567"/>
      <w:r>
        <w:lastRenderedPageBreak/>
        <w:t>Table S</w:t>
      </w:r>
      <w:fldSimple w:instr=" SEQ Table_S \* ARABIC ">
        <w:r w:rsidR="00BD4363">
          <w:rPr>
            <w:noProof/>
          </w:rPr>
          <w:t>2</w:t>
        </w:r>
      </w:fldSimple>
      <w:bookmarkEnd w:id="41"/>
      <w:r>
        <w:t>:</w:t>
      </w:r>
      <w:r w:rsidRPr="00716C28">
        <w:t xml:space="preserve"> </w:t>
      </w:r>
      <w:r w:rsidRPr="00716C28">
        <w:rPr>
          <w:b w:val="0"/>
          <w:bCs w:val="0"/>
        </w:rPr>
        <w:t xml:space="preserve">Ethogram of </w:t>
      </w:r>
      <w:proofErr w:type="spellStart"/>
      <w:r w:rsidRPr="00716C28">
        <w:rPr>
          <w:b w:val="0"/>
          <w:bCs w:val="0"/>
        </w:rPr>
        <w:t>behavio</w:t>
      </w:r>
      <w:r w:rsidR="007347A5">
        <w:rPr>
          <w:b w:val="0"/>
          <w:bCs w:val="0"/>
        </w:rPr>
        <w:t>u</w:t>
      </w:r>
      <w:r w:rsidRPr="00716C28">
        <w:rPr>
          <w:b w:val="0"/>
          <w:bCs w:val="0"/>
        </w:rPr>
        <w:t>rs</w:t>
      </w:r>
      <w:proofErr w:type="spellEnd"/>
      <w:r w:rsidRPr="00716C28">
        <w:rPr>
          <w:b w:val="0"/>
          <w:bCs w:val="0"/>
        </w:rPr>
        <w:t xml:space="preserve"> analyzed during foraging events</w:t>
      </w:r>
      <w:bookmarkEnd w:id="42"/>
      <w:bookmarkEnd w:id="43"/>
      <w:bookmarkEnd w:id="44"/>
      <w:bookmarkEnd w:id="45"/>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roofErr w:type="spellEnd"/>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cal individual is stationary and has its head downwards or in a non-upright position, either pecking or handling food, looking for food, or engaging in other </w:t>
            </w: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w:t>
            </w:r>
            <w:proofErr w:type="spellEnd"/>
            <w:r w:rsidRPr="00F32ADB">
              <w:rPr>
                <w:rFonts w:ascii="Times New Roman" w:eastAsia="Times New Roman" w:hAnsi="Times New Roman" w:cs="Times New Roman"/>
                <w:sz w:val="24"/>
                <w:szCs w:val="24"/>
              </w:rPr>
              <w:t xml:space="preserve">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50"/>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51">
                            <a:extLst>
                              <a:ext uri="{BEBA8EAE-BF5A-486C-A8C5-ECC9F3942E4B}">
                                <a14:imgProps xmlns:a14="http://schemas.microsoft.com/office/drawing/2010/main">
                                  <a14:imgLayer r:embed="rId52">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53"/>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6A73E3">
          <w:headerReference w:type="default" r:id="rId54"/>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6A73E3">
          <w:headerReference w:type="default" r:id="rId56"/>
          <w:pgSz w:w="15840" w:h="12240" w:orient="landscape"/>
          <w:pgMar w:top="720" w:right="720" w:bottom="720" w:left="720" w:header="720" w:footer="720" w:gutter="0"/>
          <w:cols w:space="720"/>
          <w:docGrid w:linePitch="299"/>
        </w:sectPr>
      </w:pPr>
      <w:bookmarkStart w:id="46" w:name="_Ref151136665"/>
      <w:bookmarkStart w:id="47" w:name="_Ref151136661"/>
      <w:bookmarkStart w:id="48" w:name="_Toc151366465"/>
      <w:bookmarkStart w:id="49" w:name="_Toc151386032"/>
      <w:r>
        <w:t>Figure S</w:t>
      </w:r>
      <w:fldSimple w:instr=" SEQ Figure_S \* ARABIC ">
        <w:r w:rsidR="00170D8E">
          <w:rPr>
            <w:noProof/>
          </w:rPr>
          <w:t>1</w:t>
        </w:r>
      </w:fldSimple>
      <w:bookmarkEnd w:id="46"/>
      <w:r>
        <w:t xml:space="preserve">: </w:t>
      </w:r>
      <w:r w:rsidRPr="00716C28">
        <w:rPr>
          <w:rStyle w:val="SectionTextChar"/>
          <w:b w:val="0"/>
          <w:bCs w:val="0"/>
        </w:rPr>
        <w:t>Sentinel presence in commercial and green areas</w:t>
      </w:r>
      <w:bookmarkEnd w:id="47"/>
      <w:bookmarkEnd w:id="48"/>
      <w:bookmarkEnd w:id="49"/>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6A73E3">
          <w:headerReference w:type="default" r:id="rId58"/>
          <w:pgSz w:w="15840" w:h="12240" w:orient="landscape"/>
          <w:pgMar w:top="720" w:right="720" w:bottom="720" w:left="720" w:header="720" w:footer="720" w:gutter="0"/>
          <w:cols w:space="720"/>
          <w:docGrid w:linePitch="299"/>
        </w:sectPr>
      </w:pPr>
      <w:bookmarkStart w:id="50" w:name="_Ref151137328"/>
      <w:bookmarkStart w:id="51" w:name="_Toc151366466"/>
      <w:bookmarkStart w:id="52" w:name="_Toc151386033"/>
      <w:r>
        <w:t>Figure S</w:t>
      </w:r>
      <w:fldSimple w:instr=" SEQ Figure_S \* ARABIC ">
        <w:r w:rsidR="00170D8E">
          <w:rPr>
            <w:noProof/>
          </w:rPr>
          <w:t>2</w:t>
        </w:r>
      </w:fldSimple>
      <w:bookmarkEnd w:id="50"/>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51"/>
      <w:bookmarkEnd w:id="52"/>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6A73E3">
          <w:headerReference w:type="default" r:id="rId60"/>
          <w:pgSz w:w="15840" w:h="12240" w:orient="landscape"/>
          <w:pgMar w:top="720" w:right="720" w:bottom="720" w:left="720" w:header="720" w:footer="720" w:gutter="0"/>
          <w:cols w:space="720"/>
          <w:docGrid w:linePitch="299"/>
        </w:sectPr>
      </w:pPr>
      <w:bookmarkStart w:id="53" w:name="_Ref151138241"/>
      <w:bookmarkStart w:id="54" w:name="_Ref151138238"/>
      <w:bookmarkStart w:id="55" w:name="_Toc151366467"/>
      <w:bookmarkStart w:id="56" w:name="_Toc151386034"/>
      <w:r>
        <w:t>Figure S</w:t>
      </w:r>
      <w:fldSimple w:instr=" SEQ Figure_S \* ARABIC ">
        <w:r w:rsidR="00170D8E">
          <w:rPr>
            <w:noProof/>
          </w:rPr>
          <w:t>3</w:t>
        </w:r>
      </w:fldSimple>
      <w:bookmarkEnd w:id="53"/>
      <w:r>
        <w:t xml:space="preserve">: </w:t>
      </w:r>
      <w:r w:rsidRPr="00E36202">
        <w:rPr>
          <w:b w:val="0"/>
          <w:bCs w:val="0"/>
        </w:rPr>
        <w:t xml:space="preserve">Decreasing bout duration of all </w:t>
      </w:r>
      <w:proofErr w:type="spellStart"/>
      <w:r w:rsidRPr="00E36202">
        <w:rPr>
          <w:b w:val="0"/>
          <w:bCs w:val="0"/>
        </w:rPr>
        <w:t>behavio</w:t>
      </w:r>
      <w:r w:rsidR="007347A5">
        <w:rPr>
          <w:b w:val="0"/>
          <w:bCs w:val="0"/>
        </w:rPr>
        <w:t>u</w:t>
      </w:r>
      <w:r w:rsidRPr="00E36202">
        <w:rPr>
          <w:b w:val="0"/>
          <w:bCs w:val="0"/>
        </w:rPr>
        <w:t>rs</w:t>
      </w:r>
      <w:proofErr w:type="spellEnd"/>
      <w:r w:rsidRPr="00E36202">
        <w:rPr>
          <w:b w:val="0"/>
          <w:bCs w:val="0"/>
        </w:rPr>
        <w:t xml:space="preserve"> in response to increasing disturbance frequency</w:t>
      </w:r>
      <w:bookmarkEnd w:id="54"/>
      <w:bookmarkEnd w:id="55"/>
      <w:bookmarkEnd w:id="56"/>
      <w:r w:rsidR="00547079">
        <w:rPr>
          <w:b w:val="0"/>
          <w:bCs w:val="0"/>
        </w:rPr>
        <w:t>.</w:t>
      </w:r>
    </w:p>
    <w:p w14:paraId="134DBF26" w14:textId="09C3E3DC" w:rsidR="0050134E" w:rsidRDefault="0050134E" w:rsidP="0050134E">
      <w:pPr>
        <w:pStyle w:val="BetterCaption"/>
        <w:spacing w:after="0"/>
      </w:pPr>
      <w:bookmarkStart w:id="57" w:name="_Ref151138601"/>
      <w:bookmarkStart w:id="58" w:name="_Ref151138597"/>
      <w:bookmarkStart w:id="59" w:name="_Toc151366373"/>
      <w:bookmarkStart w:id="60" w:name="_Toc151366452"/>
      <w:bookmarkStart w:id="61" w:name="_Toc155316568"/>
      <w:r>
        <w:lastRenderedPageBreak/>
        <w:t>Table S</w:t>
      </w:r>
      <w:fldSimple w:instr=" SEQ Table_S \* ARABIC ">
        <w:r w:rsidR="00BD4363">
          <w:rPr>
            <w:noProof/>
          </w:rPr>
          <w:t>3</w:t>
        </w:r>
      </w:fldSimple>
      <w:bookmarkEnd w:id="57"/>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8"/>
      <w:bookmarkEnd w:id="59"/>
      <w:bookmarkEnd w:id="60"/>
      <w:bookmarkEnd w:id="61"/>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6A73E3">
          <w:headerReference w:type="default" r:id="rId62"/>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6A73E3">
          <w:headerReference w:type="default" r:id="rId64"/>
          <w:pgSz w:w="15840" w:h="12240" w:orient="landscape"/>
          <w:pgMar w:top="720" w:right="720" w:bottom="720" w:left="720" w:header="720" w:footer="720" w:gutter="0"/>
          <w:cols w:space="720"/>
          <w:docGrid w:linePitch="299"/>
        </w:sectPr>
      </w:pPr>
      <w:bookmarkStart w:id="62" w:name="_Ref151142482"/>
      <w:bookmarkStart w:id="63" w:name="_Toc151366468"/>
      <w:bookmarkStart w:id="64"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62"/>
      <w:r>
        <w:t xml:space="preserve">: </w:t>
      </w:r>
      <w:r w:rsidRPr="0056164E">
        <w:rPr>
          <w:b w:val="0"/>
          <w:bCs w:val="0"/>
        </w:rPr>
        <w:t>Mean bout duration in the presence and absence of bait</w:t>
      </w:r>
      <w:bookmarkEnd w:id="63"/>
      <w:bookmarkEnd w:id="64"/>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6A73E3">
          <w:headerReference w:type="default" r:id="rId66"/>
          <w:pgSz w:w="15840" w:h="12240" w:orient="landscape"/>
          <w:pgMar w:top="720" w:right="720" w:bottom="720" w:left="720" w:header="720" w:footer="720" w:gutter="0"/>
          <w:cols w:space="720"/>
          <w:docGrid w:linePitch="299"/>
        </w:sectPr>
      </w:pPr>
      <w:bookmarkStart w:id="65" w:name="_Ref151145737"/>
      <w:bookmarkStart w:id="66" w:name="_Toc151366469"/>
      <w:bookmarkStart w:id="67"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65"/>
      <w:r>
        <w:t xml:space="preserve">: </w:t>
      </w:r>
      <w:r w:rsidRPr="00980EFF">
        <w:rPr>
          <w:b w:val="0"/>
          <w:bCs w:val="0"/>
        </w:rPr>
        <w:t>Mean forager peck rate in the presence and absence of bait</w:t>
      </w:r>
      <w:bookmarkEnd w:id="66"/>
      <w:bookmarkEnd w:id="67"/>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6A73E3">
          <w:headerReference w:type="default" r:id="rId68"/>
          <w:pgSz w:w="15840" w:h="12240" w:orient="landscape"/>
          <w:pgMar w:top="720" w:right="720" w:bottom="720" w:left="720" w:header="720" w:footer="720" w:gutter="0"/>
          <w:cols w:space="720"/>
          <w:docGrid w:linePitch="299"/>
        </w:sectPr>
      </w:pPr>
      <w:bookmarkStart w:id="68" w:name="_Ref151151285"/>
      <w:bookmarkStart w:id="69" w:name="_Toc151366470"/>
      <w:bookmarkStart w:id="70" w:name="_Toc151386037"/>
      <w:r>
        <w:t>Figure S</w:t>
      </w:r>
      <w:fldSimple w:instr=" SEQ Figure_S \* ARABIC ">
        <w:r>
          <w:rPr>
            <w:noProof/>
          </w:rPr>
          <w:t>6</w:t>
        </w:r>
      </w:fldSimple>
      <w:bookmarkEnd w:id="68"/>
      <w:r>
        <w:t xml:space="preserve">: </w:t>
      </w:r>
      <w:r>
        <w:rPr>
          <w:b w:val="0"/>
          <w:bCs w:val="0"/>
        </w:rPr>
        <w:t>Number</w:t>
      </w:r>
      <w:r w:rsidRPr="00170D8E">
        <w:rPr>
          <w:b w:val="0"/>
          <w:bCs w:val="0"/>
        </w:rPr>
        <w:t xml:space="preserve"> of transitions performed by foragers in the presence and absence of bait</w:t>
      </w:r>
      <w:bookmarkEnd w:id="69"/>
      <w:bookmarkEnd w:id="70"/>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71" w:name="_Ref151153168"/>
      <w:bookmarkStart w:id="72" w:name="_Toc151366453"/>
      <w:bookmarkStart w:id="73" w:name="_Toc155316569"/>
      <w:r>
        <w:lastRenderedPageBreak/>
        <w:t>Table S</w:t>
      </w:r>
      <w:fldSimple w:instr=" SEQ Table_S \* ARABIC ">
        <w:r>
          <w:rPr>
            <w:noProof/>
          </w:rPr>
          <w:t>4</w:t>
        </w:r>
      </w:fldSimple>
      <w:bookmarkEnd w:id="71"/>
      <w:r>
        <w:t xml:space="preserve">: </w:t>
      </w:r>
      <w:r w:rsidRPr="00BD4363">
        <w:rPr>
          <w:b w:val="0"/>
          <w:bCs w:val="0"/>
        </w:rPr>
        <w:t xml:space="preserve">Result of post hoc test performed on the number of transitions from foraging to alert </w:t>
      </w:r>
      <w:proofErr w:type="spellStart"/>
      <w:r w:rsidRPr="00BD4363">
        <w:rPr>
          <w:b w:val="0"/>
          <w:bCs w:val="0"/>
        </w:rPr>
        <w:t>behavio</w:t>
      </w:r>
      <w:r w:rsidR="00314C8E">
        <w:rPr>
          <w:b w:val="0"/>
          <w:bCs w:val="0"/>
        </w:rPr>
        <w:t>u</w:t>
      </w:r>
      <w:r w:rsidRPr="00BD4363">
        <w:rPr>
          <w:b w:val="0"/>
          <w:bCs w:val="0"/>
        </w:rPr>
        <w:t>r</w:t>
      </w:r>
      <w:bookmarkEnd w:id="72"/>
      <w:bookmarkEnd w:id="73"/>
      <w:proofErr w:type="spellEnd"/>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6A73E3">
      <w:headerReference w:type="default" r:id="rId70"/>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Kiyoko Gotanda" w:date="2024-01-22T14:42:00Z" w:initials="KG">
    <w:p w14:paraId="3F728D5F" w14:textId="77777777" w:rsidR="00CF7EAA" w:rsidRDefault="00CF7EAA" w:rsidP="00FD079E">
      <w:pPr>
        <w:pStyle w:val="CommentText"/>
      </w:pPr>
      <w:r>
        <w:rPr>
          <w:rStyle w:val="CommentReference"/>
        </w:rPr>
        <w:annotationRef/>
      </w:r>
      <w:r>
        <w:t xml:space="preserve">Can you shorten this to what had a significant effect and where, and then just finish with all other post-hoc comparisons were not significant. Or something. This is very long and confusing and are you going to be discussing this? </w:t>
      </w:r>
    </w:p>
  </w:comment>
  <w:comment w:id="21" w:author="Kiyoko Gotanda" w:date="2024-01-22T17:03:00Z" w:initials="KG">
    <w:p w14:paraId="5EFC7086" w14:textId="77777777" w:rsidR="006B38EF" w:rsidRDefault="006B38EF" w:rsidP="009663B8">
      <w:pPr>
        <w:pStyle w:val="CommentText"/>
      </w:pPr>
      <w:r>
        <w:rPr>
          <w:rStyle w:val="CommentReference"/>
        </w:rPr>
        <w:annotationRef/>
      </w:r>
      <w:r>
        <w:t>This implies causality.</w:t>
      </w:r>
    </w:p>
  </w:comment>
  <w:comment w:id="22" w:author="Kiyoko Gotanda" w:date="2024-01-22T17:04:00Z" w:initials="KG">
    <w:p w14:paraId="44541D6A" w14:textId="77777777" w:rsidR="006B38EF" w:rsidRDefault="006B38EF" w:rsidP="00260BBF">
      <w:pPr>
        <w:pStyle w:val="CommentText"/>
      </w:pPr>
      <w:r>
        <w:rPr>
          <w:rStyle w:val="CommentReference"/>
        </w:rPr>
        <w:annotationRef/>
      </w:r>
      <w:r>
        <w:t>The number of transitions was higher when …..</w:t>
      </w:r>
    </w:p>
  </w:comment>
  <w:comment w:id="23" w:author="Kiyoko Gotanda" w:date="2024-01-22T17:04:00Z" w:initials="KG">
    <w:p w14:paraId="1DD7041E" w14:textId="77777777" w:rsidR="006B38EF" w:rsidRDefault="006B38EF" w:rsidP="00485C80">
      <w:pPr>
        <w:pStyle w:val="CommentText"/>
      </w:pPr>
      <w:r>
        <w:rPr>
          <w:rStyle w:val="CommentReference"/>
        </w:rPr>
        <w:annotationRef/>
      </w:r>
      <w:r>
        <w:t>Few other places in this paragraph</w:t>
      </w:r>
    </w:p>
  </w:comment>
  <w:comment w:id="33" w:author="Kiyoko Gotanda" w:date="2024-01-22T17:07:00Z" w:initials="KG">
    <w:p w14:paraId="6BAE5BF8" w14:textId="77777777" w:rsidR="006B38EF" w:rsidRDefault="006B38EF" w:rsidP="005A1772">
      <w:pPr>
        <w:pStyle w:val="CommentText"/>
      </w:pPr>
      <w:r>
        <w:rPr>
          <w:rStyle w:val="CommentReference"/>
        </w:rPr>
        <w:annotationRef/>
      </w:r>
      <w:r>
        <w:t>Consider truncating the Y axis and then you can say outliers not sh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728D5F" w15:done="0"/>
  <w15:commentEx w15:paraId="5EFC7086" w15:done="0"/>
  <w15:commentEx w15:paraId="44541D6A" w15:paraIdParent="5EFC7086" w15:done="0"/>
  <w15:commentEx w15:paraId="1DD7041E" w15:paraIdParent="5EFC7086" w15:done="0"/>
  <w15:commentEx w15:paraId="6BAE5B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437535" w16cex:dateUtc="2024-01-22T19:42:00Z"/>
  <w16cex:commentExtensible w16cex:durableId="773FFEBE" w16cex:dateUtc="2024-01-22T22:03:00Z"/>
  <w16cex:commentExtensible w16cex:durableId="1397906C" w16cex:dateUtc="2024-01-22T22:04:00Z"/>
  <w16cex:commentExtensible w16cex:durableId="3E048170" w16cex:dateUtc="2024-01-22T22:04:00Z"/>
  <w16cex:commentExtensible w16cex:durableId="039FBC8F" w16cex:dateUtc="2024-01-22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728D5F" w16cid:durableId="10437535"/>
  <w16cid:commentId w16cid:paraId="5EFC7086" w16cid:durableId="773FFEBE"/>
  <w16cid:commentId w16cid:paraId="44541D6A" w16cid:durableId="1397906C"/>
  <w16cid:commentId w16cid:paraId="1DD7041E" w16cid:durableId="3E048170"/>
  <w16cid:commentId w16cid:paraId="6BAE5BF8" w16cid:durableId="039FBC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E86F7" w14:textId="77777777" w:rsidR="006A73E3" w:rsidRDefault="006A73E3" w:rsidP="00981E30">
      <w:pPr>
        <w:spacing w:line="240" w:lineRule="auto"/>
      </w:pPr>
      <w:r>
        <w:separator/>
      </w:r>
    </w:p>
  </w:endnote>
  <w:endnote w:type="continuationSeparator" w:id="0">
    <w:p w14:paraId="5F2EDCB4" w14:textId="77777777" w:rsidR="006A73E3" w:rsidRDefault="006A73E3"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2CDFE" w14:textId="77777777" w:rsidR="006A73E3" w:rsidRDefault="006A73E3" w:rsidP="00981E30">
      <w:pPr>
        <w:spacing w:line="240" w:lineRule="auto"/>
      </w:pPr>
      <w:r>
        <w:separator/>
      </w:r>
    </w:p>
  </w:footnote>
  <w:footnote w:type="continuationSeparator" w:id="0">
    <w:p w14:paraId="7A192644" w14:textId="77777777" w:rsidR="006A73E3" w:rsidRDefault="006A73E3"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DD569D3" w:rsidR="00547079" w:rsidRPr="00714B56" w:rsidRDefault="0054707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References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4" w:name="_Hlk155329408"/>
    <w:r w:rsidRPr="00714B56">
      <w:rPr>
        <w:rFonts w:ascii="Times New Roman" w:hAnsi="Times New Roman" w:cs="Times New Roman"/>
        <w:sz w:val="24"/>
        <w:szCs w:val="24"/>
      </w:rPr>
      <w:t>–</w:t>
    </w:r>
    <w:bookmarkEnd w:id="4"/>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yoko Gotanda [2]">
    <w15:presenceInfo w15:providerId="None" w15:userId="Kiyoko Gotanda"/>
  </w15:person>
  <w15:person w15:author="Kiyoko Gotanda">
    <w15:presenceInfo w15:providerId="AD" w15:userId="S::kgotanda@brocku.ca::ecb89215-be41-4324-bdcd-b275b285afce"/>
  </w15:person>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70D8E"/>
    <w:rsid w:val="0019549D"/>
    <w:rsid w:val="001B4752"/>
    <w:rsid w:val="001C51A0"/>
    <w:rsid w:val="001F6E05"/>
    <w:rsid w:val="00215354"/>
    <w:rsid w:val="00236CCF"/>
    <w:rsid w:val="002432DC"/>
    <w:rsid w:val="00270D95"/>
    <w:rsid w:val="002B0540"/>
    <w:rsid w:val="002E2E7E"/>
    <w:rsid w:val="002E5F6A"/>
    <w:rsid w:val="00314A2A"/>
    <w:rsid w:val="00314C8E"/>
    <w:rsid w:val="00334BDE"/>
    <w:rsid w:val="00365844"/>
    <w:rsid w:val="003908E3"/>
    <w:rsid w:val="00395A0B"/>
    <w:rsid w:val="003B628D"/>
    <w:rsid w:val="003F0018"/>
    <w:rsid w:val="003F2323"/>
    <w:rsid w:val="00400AB0"/>
    <w:rsid w:val="004162C6"/>
    <w:rsid w:val="00451743"/>
    <w:rsid w:val="0046061D"/>
    <w:rsid w:val="004671EE"/>
    <w:rsid w:val="00474E26"/>
    <w:rsid w:val="00492CDC"/>
    <w:rsid w:val="004B3EB6"/>
    <w:rsid w:val="004C0944"/>
    <w:rsid w:val="004C71A7"/>
    <w:rsid w:val="004D7A21"/>
    <w:rsid w:val="004E66EE"/>
    <w:rsid w:val="004E6AC5"/>
    <w:rsid w:val="004F7F19"/>
    <w:rsid w:val="0050134E"/>
    <w:rsid w:val="00527A47"/>
    <w:rsid w:val="005351C6"/>
    <w:rsid w:val="00541CE2"/>
    <w:rsid w:val="005468E4"/>
    <w:rsid w:val="00547079"/>
    <w:rsid w:val="00553BC6"/>
    <w:rsid w:val="00561151"/>
    <w:rsid w:val="0056164E"/>
    <w:rsid w:val="005630C9"/>
    <w:rsid w:val="005829A6"/>
    <w:rsid w:val="00590CB6"/>
    <w:rsid w:val="00595DB1"/>
    <w:rsid w:val="005964BB"/>
    <w:rsid w:val="005A226D"/>
    <w:rsid w:val="005A2EE4"/>
    <w:rsid w:val="005B4B42"/>
    <w:rsid w:val="005B5588"/>
    <w:rsid w:val="005D4087"/>
    <w:rsid w:val="005F77E4"/>
    <w:rsid w:val="00616775"/>
    <w:rsid w:val="006265EF"/>
    <w:rsid w:val="00626A87"/>
    <w:rsid w:val="006304EE"/>
    <w:rsid w:val="0066492F"/>
    <w:rsid w:val="006716F1"/>
    <w:rsid w:val="00672C4A"/>
    <w:rsid w:val="006754AB"/>
    <w:rsid w:val="006A07D6"/>
    <w:rsid w:val="006A60BD"/>
    <w:rsid w:val="006A73E3"/>
    <w:rsid w:val="006B38EF"/>
    <w:rsid w:val="006C1CE7"/>
    <w:rsid w:val="006C345D"/>
    <w:rsid w:val="006E3052"/>
    <w:rsid w:val="006E550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14006"/>
    <w:rsid w:val="0091432B"/>
    <w:rsid w:val="00937F64"/>
    <w:rsid w:val="0094780A"/>
    <w:rsid w:val="00963394"/>
    <w:rsid w:val="00964C1D"/>
    <w:rsid w:val="00967FF7"/>
    <w:rsid w:val="00971FAB"/>
    <w:rsid w:val="00980EFF"/>
    <w:rsid w:val="009812E5"/>
    <w:rsid w:val="00981E30"/>
    <w:rsid w:val="00985A59"/>
    <w:rsid w:val="009B72DB"/>
    <w:rsid w:val="009D2D07"/>
    <w:rsid w:val="009F5011"/>
    <w:rsid w:val="00A01978"/>
    <w:rsid w:val="00A12FDD"/>
    <w:rsid w:val="00A20D4C"/>
    <w:rsid w:val="00A31764"/>
    <w:rsid w:val="00A53D69"/>
    <w:rsid w:val="00A64649"/>
    <w:rsid w:val="00A658CD"/>
    <w:rsid w:val="00A664AC"/>
    <w:rsid w:val="00A71721"/>
    <w:rsid w:val="00A91CFC"/>
    <w:rsid w:val="00A9672D"/>
    <w:rsid w:val="00AB2961"/>
    <w:rsid w:val="00AB545F"/>
    <w:rsid w:val="00AC6AD3"/>
    <w:rsid w:val="00B06502"/>
    <w:rsid w:val="00B218DB"/>
    <w:rsid w:val="00B400B5"/>
    <w:rsid w:val="00B72CE4"/>
    <w:rsid w:val="00B75B9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C2401"/>
    <w:rsid w:val="00CD4E74"/>
    <w:rsid w:val="00CD6455"/>
    <w:rsid w:val="00CF7EAA"/>
    <w:rsid w:val="00D0529A"/>
    <w:rsid w:val="00D134B7"/>
    <w:rsid w:val="00D23BAE"/>
    <w:rsid w:val="00D402E7"/>
    <w:rsid w:val="00D433F5"/>
    <w:rsid w:val="00D91BA6"/>
    <w:rsid w:val="00D92C53"/>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D7E70"/>
    <w:rsid w:val="00EF0B50"/>
    <w:rsid w:val="00EF2BB4"/>
    <w:rsid w:val="00EF30A9"/>
    <w:rsid w:val="00F20EEC"/>
    <w:rsid w:val="00F25972"/>
    <w:rsid w:val="00F32ADB"/>
    <w:rsid w:val="00F35BBA"/>
    <w:rsid w:val="00F61F8A"/>
    <w:rsid w:val="00F752BC"/>
    <w:rsid w:val="00F752EA"/>
    <w:rsid w:val="00F770C9"/>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image" Target="media/image4.png"/><Relationship Id="rId42" Type="http://schemas.openxmlformats.org/officeDocument/2006/relationships/header" Target="header18.xml"/><Relationship Id="rId47" Type="http://schemas.openxmlformats.org/officeDocument/2006/relationships/header" Target="header21.xml"/><Relationship Id="rId63" Type="http://schemas.openxmlformats.org/officeDocument/2006/relationships/image" Target="media/image21.png"/><Relationship Id="rId68" Type="http://schemas.openxmlformats.org/officeDocument/2006/relationships/header" Target="header31.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7.png"/><Relationship Id="rId37" Type="http://schemas.openxmlformats.org/officeDocument/2006/relationships/image" Target="media/image9.png"/><Relationship Id="rId40" Type="http://schemas.openxmlformats.org/officeDocument/2006/relationships/header" Target="header17.xml"/><Relationship Id="rId45" Type="http://schemas.openxmlformats.org/officeDocument/2006/relationships/image" Target="media/image13.png"/><Relationship Id="rId53" Type="http://schemas.openxmlformats.org/officeDocument/2006/relationships/image" Target="media/image16.png"/><Relationship Id="rId58" Type="http://schemas.openxmlformats.org/officeDocument/2006/relationships/header" Target="header26.xml"/><Relationship Id="rId66" Type="http://schemas.openxmlformats.org/officeDocument/2006/relationships/header" Target="header30.xml"/><Relationship Id="rId5" Type="http://schemas.openxmlformats.org/officeDocument/2006/relationships/styles" Target="styles.xml"/><Relationship Id="rId61" Type="http://schemas.openxmlformats.org/officeDocument/2006/relationships/image" Target="media/image20.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microsoft.com/office/2016/09/relationships/commentsIds" Target="commentsIds.xml"/><Relationship Id="rId30" Type="http://schemas.openxmlformats.org/officeDocument/2006/relationships/image" Target="media/image6.png"/><Relationship Id="rId35" Type="http://schemas.openxmlformats.org/officeDocument/2006/relationships/image" Target="media/image8.png"/><Relationship Id="rId43" Type="http://schemas.openxmlformats.org/officeDocument/2006/relationships/header" Target="header19.xml"/><Relationship Id="rId48" Type="http://schemas.openxmlformats.org/officeDocument/2006/relationships/header" Target="header22.xml"/><Relationship Id="rId56" Type="http://schemas.openxmlformats.org/officeDocument/2006/relationships/header" Target="header25.xml"/><Relationship Id="rId64" Type="http://schemas.openxmlformats.org/officeDocument/2006/relationships/header" Target="header29.xml"/><Relationship Id="rId69" Type="http://schemas.openxmlformats.org/officeDocument/2006/relationships/image" Target="media/image24.png"/><Relationship Id="rId8" Type="http://schemas.openxmlformats.org/officeDocument/2006/relationships/footnotes" Target="footnotes.xml"/><Relationship Id="rId51" Type="http://schemas.openxmlformats.org/officeDocument/2006/relationships/image" Target="media/image15.png"/><Relationship Id="rId72" Type="http://schemas.microsoft.com/office/2011/relationships/people" Target="people.xml"/><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comments" Target="comments.xml"/><Relationship Id="rId33" Type="http://schemas.openxmlformats.org/officeDocument/2006/relationships/header" Target="header13.xml"/><Relationship Id="rId38" Type="http://schemas.openxmlformats.org/officeDocument/2006/relationships/header" Target="header16.xml"/><Relationship Id="rId46" Type="http://schemas.openxmlformats.org/officeDocument/2006/relationships/header" Target="header20.xml"/><Relationship Id="rId59" Type="http://schemas.openxmlformats.org/officeDocument/2006/relationships/image" Target="media/image19.png"/><Relationship Id="rId67" Type="http://schemas.openxmlformats.org/officeDocument/2006/relationships/image" Target="media/image23.png"/><Relationship Id="rId20" Type="http://schemas.openxmlformats.org/officeDocument/2006/relationships/image" Target="media/image3.png"/><Relationship Id="rId41" Type="http://schemas.openxmlformats.org/officeDocument/2006/relationships/image" Target="media/image11.png"/><Relationship Id="rId54" Type="http://schemas.openxmlformats.org/officeDocument/2006/relationships/header" Target="header24.xml"/><Relationship Id="rId62" Type="http://schemas.openxmlformats.org/officeDocument/2006/relationships/header" Target="header28.xml"/><Relationship Id="rId70"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microsoft.com/office/2018/08/relationships/commentsExtensible" Target="commentsExtensible.xml"/><Relationship Id="rId36" Type="http://schemas.openxmlformats.org/officeDocument/2006/relationships/header" Target="header15.xml"/><Relationship Id="rId49" Type="http://schemas.openxmlformats.org/officeDocument/2006/relationships/header" Target="header23.xml"/><Relationship Id="rId57" Type="http://schemas.openxmlformats.org/officeDocument/2006/relationships/image" Target="media/image18.png"/><Relationship Id="rId10" Type="http://schemas.openxmlformats.org/officeDocument/2006/relationships/header" Target="header1.xml"/><Relationship Id="rId31" Type="http://schemas.openxmlformats.org/officeDocument/2006/relationships/header" Target="header12.xml"/><Relationship Id="rId44" Type="http://schemas.openxmlformats.org/officeDocument/2006/relationships/image" Target="media/image12.png"/><Relationship Id="rId52" Type="http://schemas.microsoft.com/office/2007/relationships/hdphoto" Target="media/hdphoto1.wdp"/><Relationship Id="rId60" Type="http://schemas.openxmlformats.org/officeDocument/2006/relationships/header" Target="header27.xml"/><Relationship Id="rId65" Type="http://schemas.openxmlformats.org/officeDocument/2006/relationships/image" Target="media/image22.png"/><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0.png"/><Relationship Id="rId34" Type="http://schemas.openxmlformats.org/officeDocument/2006/relationships/header" Target="header14.xml"/><Relationship Id="rId50" Type="http://schemas.openxmlformats.org/officeDocument/2006/relationships/image" Target="media/image14.png"/><Relationship Id="rId55" Type="http://schemas.openxmlformats.org/officeDocument/2006/relationships/image" Target="media/image17.png"/><Relationship Id="rId7" Type="http://schemas.openxmlformats.org/officeDocument/2006/relationships/webSettings" Target="webSetting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4</Pages>
  <Words>5342</Words>
  <Characters>3045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4-01-25T20:13:00Z</dcterms:created>
  <dcterms:modified xsi:type="dcterms:W3CDTF">2024-01-25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Kmm5idSz"/&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